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840E3" w:rsidRDefault="008840E3" w:rsidP="008840E3">
      <w:pPr>
        <w:pStyle w:val="Ttulo2"/>
      </w:pPr>
      <w:r>
        <w:t>Capítulo 2. Redes de s</w:t>
      </w:r>
      <w:r w:rsidR="002674D9">
        <w:t>ensores inalámbricas cognitivas</w:t>
      </w:r>
    </w:p>
    <w:p w:rsidR="008840E3" w:rsidRDefault="00C0668D" w:rsidP="00DA0421">
      <w:pPr>
        <w:jc w:val="both"/>
      </w:pPr>
      <w:r>
        <w:t>En este capítulo se resumirán las principales características de las redes de sensores</w:t>
      </w:r>
      <w:r w:rsidR="00DA0421">
        <w:t xml:space="preserve"> inalámbricas (WSN, en sus siglas en inglés)</w:t>
      </w:r>
      <w:r>
        <w:t xml:space="preserve"> para, a continuación, introducir una evoluci</w:t>
      </w:r>
      <w:r w:rsidR="00DA0421">
        <w:t>ón de éstas denominada CWSN (</w:t>
      </w:r>
      <w:proofErr w:type="spellStart"/>
      <w:r w:rsidR="00DA0421">
        <w:t>Cognitive</w:t>
      </w:r>
      <w:proofErr w:type="spellEnd"/>
      <w:r w:rsidR="00DA0421">
        <w:t xml:space="preserve"> Wireless Sensor Networks). Por último, se presentarán algunos de los nodos para CWSN que existen en la actualidad y sus principales características.</w:t>
      </w:r>
    </w:p>
    <w:p w:rsidR="00DA0421" w:rsidRDefault="00DA0421" w:rsidP="00DA0421">
      <w:pPr>
        <w:pStyle w:val="Ttulo2"/>
      </w:pPr>
      <w:r>
        <w:t xml:space="preserve">2.1. Redes de sensores </w:t>
      </w:r>
      <w:r w:rsidR="002674D9">
        <w:t>inalámbricas</w:t>
      </w:r>
    </w:p>
    <w:p w:rsidR="00DA0421" w:rsidRDefault="002674D9" w:rsidP="00457456">
      <w:pPr>
        <w:jc w:val="both"/>
      </w:pPr>
      <w:r>
        <w:t>Una red de sensores es aquella formada por una serie de dispositivos con acceso a información del medio cuya misión es la de monitorizar diferentes parámetros del entorno. Las WSN</w:t>
      </w:r>
      <w:r w:rsidR="00457456">
        <w:t xml:space="preserve"> están formadas por dispositivos con conectividad inalámbrica, lo que les da mayor versatilidad y flexibilidad. El número de nodos que forman una red de este tipo puede variar desde unos pocos hasta varios cientos</w:t>
      </w:r>
      <w:r w:rsidR="00047C13">
        <w:t xml:space="preserve"> y pueden </w:t>
      </w:r>
      <w:r w:rsidR="00A022F6">
        <w:t>conectarse siguiendo diferentes topologías</w:t>
      </w:r>
      <w:r w:rsidR="00AD3FC3">
        <w:t xml:space="preserve"> como</w:t>
      </w:r>
      <w:r w:rsidR="00A022F6">
        <w:t xml:space="preserve"> podemos ver en la Figura 2.1.</w:t>
      </w:r>
    </w:p>
    <w:p w:rsidR="00A022F6" w:rsidRDefault="00A022F6" w:rsidP="00A022F6">
      <w:pPr>
        <w:keepNext/>
        <w:jc w:val="center"/>
      </w:pPr>
      <w:r>
        <w:rPr>
          <w:noProof/>
          <w:lang w:eastAsia="es-ES"/>
        </w:rPr>
        <w:drawing>
          <wp:inline distT="0" distB="0" distL="0" distR="0" wp14:anchorId="4DAF462C" wp14:editId="5823F4A7">
            <wp:extent cx="4105275" cy="2057400"/>
            <wp:effectExtent l="0" t="0" r="9525" b="0"/>
            <wp:docPr id="1" name="Imagen 1" descr="Network Topologies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Network Topologies.bmp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5275" cy="205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22F6" w:rsidRDefault="00A022F6" w:rsidP="00A022F6">
      <w:pPr>
        <w:pStyle w:val="Descripcin"/>
        <w:jc w:val="center"/>
      </w:pPr>
      <w:r>
        <w:t xml:space="preserve">Figura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b/>
          <w:bCs/>
          <w:noProof/>
        </w:rPr>
        <w:t>¡Error! No hay texto con el estilo especificado en el documento.</w:t>
      </w:r>
      <w:r>
        <w:fldChar w:fldCharType="end"/>
      </w:r>
      <w:r>
        <w:t>.</w:t>
      </w:r>
      <w:r>
        <w:fldChar w:fldCharType="begin"/>
      </w:r>
      <w:r>
        <w:instrText xml:space="preserve"> SEQ Figura \* ARABIC \s 1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Topologías de red WSN, obtenida de </w:t>
      </w:r>
      <w:r>
        <w:fldChar w:fldCharType="begin" w:fldLock="1"/>
      </w:r>
      <w:r w:rsidR="00217959">
        <w:instrText>ADDIN CSL_CITATION { "citationItems" : [ { "id" : "ITEM-1", "itemData" : { "URL" : "http://www.ni.com/white-paper/7142/es/", "id" : "ITEM-1", "issued" : { "date-parts" : [ [ "2009" ] ] }, "page" : "3-4", "title" : "\u00bf Qu\u00e9 es una Red de Sensores Inal\u00e1mbricos ?", "type" : "webpage" }, "uris" : [ "http://www.mendeley.com/documents/?uuid=5b5d2db5-173e-4646-92a2-8ce146d13691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Pr="00A022F6">
        <w:rPr>
          <w:i w:val="0"/>
          <w:noProof/>
        </w:rPr>
        <w:t>[1]</w:t>
      </w:r>
      <w:r>
        <w:fldChar w:fldCharType="end"/>
      </w:r>
    </w:p>
    <w:p w:rsidR="00A022F6" w:rsidRDefault="00AD3FC3" w:rsidP="00A022F6">
      <w:pPr>
        <w:jc w:val="both"/>
      </w:pPr>
      <w:r>
        <w:t>En todas estas topologías de red existe un nodo, con más recursos que el resto, que hace de puerta de enlace o de coordinador para el resto de nodos</w:t>
      </w:r>
      <w:r w:rsidR="00217959">
        <w:t>,</w:t>
      </w:r>
      <w:r>
        <w:t xml:space="preserve"> como es el caso de las redes </w:t>
      </w:r>
      <w:proofErr w:type="spellStart"/>
      <w:r>
        <w:rPr>
          <w:i/>
        </w:rPr>
        <w:t>mesh</w:t>
      </w:r>
      <w:proofErr w:type="spellEnd"/>
      <w:r>
        <w:t>.</w:t>
      </w:r>
    </w:p>
    <w:p w:rsidR="00912E07" w:rsidRDefault="00AD3FC3" w:rsidP="00A022F6">
      <w:pPr>
        <w:jc w:val="both"/>
      </w:pPr>
      <w:r>
        <w:t>En cuanto a las diferentes tecnologías y protocolos de comunicación implementados en WSN</w:t>
      </w:r>
      <w:r w:rsidR="00217959">
        <w:t xml:space="preserve"> la mayoría están basados en el estándar 802.15.4 del IEEE (</w:t>
      </w:r>
      <w:proofErr w:type="spellStart"/>
      <w:r w:rsidR="00217959" w:rsidRPr="00217959">
        <w:rPr>
          <w:i/>
        </w:rPr>
        <w:t>Institute</w:t>
      </w:r>
      <w:proofErr w:type="spellEnd"/>
      <w:r w:rsidR="00217959" w:rsidRPr="00217959">
        <w:rPr>
          <w:i/>
        </w:rPr>
        <w:t xml:space="preserve"> of </w:t>
      </w:r>
      <w:proofErr w:type="spellStart"/>
      <w:r w:rsidR="00217959" w:rsidRPr="00217959">
        <w:rPr>
          <w:i/>
        </w:rPr>
        <w:t>Electrical</w:t>
      </w:r>
      <w:proofErr w:type="spellEnd"/>
      <w:r w:rsidR="00217959" w:rsidRPr="00217959">
        <w:rPr>
          <w:i/>
        </w:rPr>
        <w:t xml:space="preserve"> and </w:t>
      </w:r>
      <w:proofErr w:type="spellStart"/>
      <w:r w:rsidR="00217959" w:rsidRPr="00217959">
        <w:rPr>
          <w:i/>
        </w:rPr>
        <w:t>Electronics</w:t>
      </w:r>
      <w:proofErr w:type="spellEnd"/>
      <w:r w:rsidR="00217959" w:rsidRPr="00217959">
        <w:rPr>
          <w:i/>
        </w:rPr>
        <w:t xml:space="preserve"> </w:t>
      </w:r>
      <w:proofErr w:type="spellStart"/>
      <w:r w:rsidR="00217959" w:rsidRPr="00217959">
        <w:rPr>
          <w:i/>
        </w:rPr>
        <w:t>Engineers</w:t>
      </w:r>
      <w:proofErr w:type="spellEnd"/>
      <w:r w:rsidR="00217959">
        <w:t>)</w:t>
      </w:r>
      <w:r>
        <w:t xml:space="preserve"> </w:t>
      </w:r>
      <w:r w:rsidR="00217959">
        <w:fldChar w:fldCharType="begin" w:fldLock="1"/>
      </w:r>
      <w:r w:rsidR="00217959">
        <w:instrText>ADDIN CSL_CITATION { "citationItems" : [ { "id" : "ITEM-1", "itemData" : { "URL" : "http://grouper.ieee.org/groups/802/15/pub/TG4.html", "id" : "ITEM-1", "issued" : { "date-parts" : [ [ "0" ] ] }, "title" : "IEEE 802.15 WPAN\u2122 Task Group 4 (TG4)", "type" : "webpage" }, "uris" : [ "http://www.mendeley.com/documents/?uuid=14643235-8181-4d63-a408-757841fb39ee" ] } ], "mendeley" : { "formattedCitation" : "[2]", "plainTextFormattedCitation" : "[2]" }, "properties" : { "noteIndex" : 0 }, "schema" : "https://github.com/citation-style-language/schema/raw/master/csl-citation.json" }</w:instrText>
      </w:r>
      <w:r w:rsidR="00217959">
        <w:fldChar w:fldCharType="separate"/>
      </w:r>
      <w:r w:rsidR="00217959" w:rsidRPr="00217959">
        <w:rPr>
          <w:noProof/>
        </w:rPr>
        <w:t>[2]</w:t>
      </w:r>
      <w:r w:rsidR="00217959">
        <w:fldChar w:fldCharType="end"/>
      </w:r>
      <w:r w:rsidR="00217959">
        <w:t xml:space="preserve"> para WPAN (Wireless Personal </w:t>
      </w:r>
      <w:proofErr w:type="spellStart"/>
      <w:r w:rsidR="00217959">
        <w:t>Area</w:t>
      </w:r>
      <w:proofErr w:type="spellEnd"/>
      <w:r w:rsidR="00217959">
        <w:t xml:space="preserve"> Network).</w:t>
      </w:r>
      <w:r w:rsidR="008930EA">
        <w:t xml:space="preserve"> Uno de los protocolos basados en este estándar es </w:t>
      </w:r>
      <w:proofErr w:type="spellStart"/>
      <w:r w:rsidR="008930EA">
        <w:t>MiWi</w:t>
      </w:r>
      <w:proofErr w:type="spellEnd"/>
      <w:r w:rsidR="008930EA">
        <w:t>™ [</w:t>
      </w:r>
      <w:proofErr w:type="spellStart"/>
      <w:r w:rsidR="008930EA">
        <w:t>refMiWi</w:t>
      </w:r>
      <w:proofErr w:type="spellEnd"/>
      <w:r w:rsidR="008930EA">
        <w:t>] y es el que incorpora el nodo con el que vamos a trabajar.</w:t>
      </w:r>
    </w:p>
    <w:p w:rsidR="00D31393" w:rsidRDefault="008930EA" w:rsidP="00F81B28">
      <w:pPr>
        <w:jc w:val="both"/>
      </w:pPr>
      <w:r>
        <w:t xml:space="preserve">Otro estándar muy utilizado es el IEEE 802.11 [ref802.11] en el que está basado </w:t>
      </w:r>
      <w:proofErr w:type="spellStart"/>
      <w:r>
        <w:t>Wi</w:t>
      </w:r>
      <w:proofErr w:type="spellEnd"/>
      <w:r>
        <w:t>-Fi [</w:t>
      </w:r>
      <w:proofErr w:type="spellStart"/>
      <w:r>
        <w:t>refWiFi</w:t>
      </w:r>
      <w:proofErr w:type="spellEnd"/>
      <w:r>
        <w:t>].</w:t>
      </w:r>
      <w:r w:rsidR="00912E07">
        <w:t xml:space="preserve"> Debido a la extensión en el uso de </w:t>
      </w:r>
      <w:proofErr w:type="spellStart"/>
      <w:r w:rsidR="00912E07">
        <w:t>Wi</w:t>
      </w:r>
      <w:proofErr w:type="spellEnd"/>
      <w:r w:rsidR="00912E07">
        <w:t xml:space="preserve">-Fi, otro trabajo que se está desarrollando en el LSI está dando conectividad mediante este estándar </w:t>
      </w:r>
      <w:r w:rsidR="00F81B28">
        <w:t>a los nodos.</w:t>
      </w:r>
    </w:p>
    <w:p w:rsidR="00F81B28" w:rsidRDefault="00F81B28" w:rsidP="00F81B28">
      <w:pPr>
        <w:jc w:val="both"/>
      </w:pPr>
    </w:p>
    <w:p w:rsidR="00F81B28" w:rsidRDefault="00F81B28" w:rsidP="00F81B28">
      <w:pPr>
        <w:jc w:val="both"/>
      </w:pPr>
    </w:p>
    <w:p w:rsidR="00F81B28" w:rsidRDefault="00F81B28" w:rsidP="00F81B28">
      <w:pPr>
        <w:jc w:val="both"/>
      </w:pPr>
    </w:p>
    <w:p w:rsidR="00F81B28" w:rsidRDefault="00F81B28" w:rsidP="00F81B28">
      <w:pPr>
        <w:jc w:val="both"/>
      </w:pPr>
    </w:p>
    <w:p w:rsidR="00F81B28" w:rsidRDefault="00F81B28" w:rsidP="00F81B28">
      <w:pPr>
        <w:jc w:val="both"/>
      </w:pPr>
    </w:p>
    <w:p w:rsidR="00F81B28" w:rsidRDefault="00F81B28" w:rsidP="00F81B28">
      <w:pPr>
        <w:jc w:val="both"/>
      </w:pPr>
    </w:p>
    <w:p w:rsidR="00F81B28" w:rsidRDefault="00F81B28" w:rsidP="00F81B28">
      <w:pPr>
        <w:jc w:val="both"/>
      </w:pPr>
    </w:p>
    <w:p w:rsidR="00F81B28" w:rsidRDefault="00F81B28" w:rsidP="00F81B28">
      <w:pPr>
        <w:pStyle w:val="Ttulo2"/>
      </w:pPr>
      <w:r>
        <w:lastRenderedPageBreak/>
        <w:t>2.2. Redes cognitivas</w:t>
      </w:r>
    </w:p>
    <w:p w:rsidR="00F81B28" w:rsidRDefault="00F81B28" w:rsidP="00F81B28">
      <w:pPr>
        <w:jc w:val="both"/>
      </w:pPr>
    </w:p>
    <w:p w:rsidR="00AD0CA7" w:rsidRDefault="00AD0CA7" w:rsidP="00AD0CA7">
      <w:pPr>
        <w:pStyle w:val="Ttulo2"/>
      </w:pPr>
      <w:r>
        <w:t>2.3 Redes de sensores inalámbricas cognitivas</w:t>
      </w:r>
    </w:p>
    <w:p w:rsidR="00AD0CA7" w:rsidRDefault="00AD0CA7" w:rsidP="00AD0CA7">
      <w:pPr>
        <w:pStyle w:val="Ttulo2"/>
        <w:rPr>
          <w:rFonts w:asciiTheme="minorHAnsi" w:eastAsiaTheme="minorHAnsi" w:hAnsiTheme="minorHAnsi" w:cstheme="minorBidi"/>
          <w:color w:val="auto"/>
          <w:sz w:val="22"/>
          <w:szCs w:val="22"/>
        </w:rPr>
      </w:pPr>
    </w:p>
    <w:p w:rsidR="00AD0CA7" w:rsidRPr="00AD0CA7" w:rsidRDefault="00AD0CA7" w:rsidP="00AD0CA7">
      <w:pPr>
        <w:pStyle w:val="Ttulo3"/>
      </w:pPr>
      <w:r>
        <w:t>2.3.1. Nodos para CWSN</w:t>
      </w:r>
      <w:bookmarkStart w:id="0" w:name="_GoBack"/>
      <w:bookmarkEnd w:id="0"/>
    </w:p>
    <w:sectPr w:rsidR="00AD0CA7" w:rsidRPr="00AD0CA7">
      <w:head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E1D9F" w:rsidRDefault="000E1D9F" w:rsidP="008840E3">
      <w:pPr>
        <w:spacing w:after="0" w:line="240" w:lineRule="auto"/>
      </w:pPr>
      <w:r>
        <w:separator/>
      </w:r>
    </w:p>
  </w:endnote>
  <w:endnote w:type="continuationSeparator" w:id="0">
    <w:p w:rsidR="000E1D9F" w:rsidRDefault="000E1D9F" w:rsidP="008840E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E1D9F" w:rsidRDefault="000E1D9F" w:rsidP="008840E3">
      <w:pPr>
        <w:spacing w:after="0" w:line="240" w:lineRule="auto"/>
      </w:pPr>
      <w:r>
        <w:separator/>
      </w:r>
    </w:p>
  </w:footnote>
  <w:footnote w:type="continuationSeparator" w:id="0">
    <w:p w:rsidR="000E1D9F" w:rsidRDefault="000E1D9F" w:rsidP="008840E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840E3" w:rsidRDefault="008840E3">
    <w:pPr>
      <w:pStyle w:val="Encabezado"/>
    </w:pPr>
    <w:r>
      <w:rPr>
        <w:noProof/>
        <w:lang w:eastAsia="es-ES"/>
      </w:rPr>
      <mc:AlternateContent>
        <mc:Choice Requires="wps">
          <w:drawing>
            <wp:anchor distT="0" distB="0" distL="114300" distR="114300" simplePos="0" relativeHeight="251660288" behindDoc="0" locked="0" layoutInCell="0" allowOverlap="1">
              <wp:simplePos x="0" y="0"/>
              <wp:positionH relativeFrom="margin">
                <wp:align>left</wp:align>
              </wp:positionH>
              <wp:positionV relativeFrom="topMargin">
                <wp:align>center</wp:align>
              </wp:positionV>
              <wp:extent cx="5943600" cy="173736"/>
              <wp:effectExtent l="0" t="0" r="0" b="635"/>
              <wp:wrapNone/>
              <wp:docPr id="220" name="Cuadro de texto 22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943600" cy="173736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8840E3" w:rsidRDefault="008840E3" w:rsidP="008840E3">
                          <w:pPr>
                            <w:spacing w:after="0" w:line="240" w:lineRule="auto"/>
                            <w:jc w:val="right"/>
                          </w:pPr>
                          <w:r>
                            <w:t>Capítulo 2.</w:t>
                          </w:r>
                          <w:r w:rsidRPr="008840E3">
                            <w:t xml:space="preserve"> </w:t>
                          </w:r>
                          <w:r>
                            <w:t xml:space="preserve">Redes de sensores inalámbricas cognitivas. </w:t>
                          </w:r>
                        </w:p>
                      </w:txbxContent>
                    </wps:txbx>
                    <wps:bodyPr rot="0" vert="horz" wrap="square" lIns="91440" tIns="0" rIns="91440" bIns="0" anchor="ctr" anchorCtr="0" upright="1"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Cuadro de texto 220" o:spid="_x0000_s1026" type="#_x0000_t202" style="position:absolute;margin-left:0;margin-top:0;width:468pt;height:13.7pt;z-index:251660288;visibility:visible;mso-wrap-style:square;mso-width-percent:1000;mso-height-percent:0;mso-wrap-distance-left:9pt;mso-wrap-distance-top:0;mso-wrap-distance-right:9pt;mso-wrap-distance-bottom:0;mso-position-horizontal:left;mso-position-horizontal-relative:margin;mso-position-vertical:center;mso-position-vertical-relative:top-margin-area;mso-width-percent:100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" o:allowincell="f" filled="f" stroked="f">
              <v:textbox style="mso-fit-shape-to-text:t" inset=",0,,0">
                <w:txbxContent>
                  <w:p w:rsidR="008840E3" w:rsidRDefault="008840E3" w:rsidP="008840E3">
                    <w:pPr>
                      <w:spacing w:after="0" w:line="240" w:lineRule="auto"/>
                      <w:jc w:val="right"/>
                    </w:pPr>
                    <w:r>
                      <w:t>Capítulo 2.</w:t>
                    </w:r>
                    <w:r w:rsidRPr="008840E3">
                      <w:t xml:space="preserve"> </w:t>
                    </w:r>
                    <w:r>
                      <w:t xml:space="preserve">Redes de sensores inalámbricas cognitivas. </w:t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  <w:r>
      <w:rPr>
        <w:noProof/>
        <w:lang w:eastAsia="es-ES"/>
      </w:rPr>
      <mc:AlternateContent>
        <mc:Choice Requires="wps">
          <w:drawing>
            <wp:anchor distT="0" distB="0" distL="114300" distR="114300" simplePos="0" relativeHeight="251659264" behindDoc="0" locked="0" layoutInCell="0" allowOverlap="1">
              <wp:simplePos x="0" y="0"/>
              <wp:positionH relativeFrom="page">
                <wp:align>right</wp:align>
              </wp:positionH>
              <wp:positionV relativeFrom="topMargin">
                <wp:align>center</wp:align>
              </wp:positionV>
              <wp:extent cx="911860" cy="170815"/>
              <wp:effectExtent l="0" t="0" r="24765" b="26035"/>
              <wp:wrapNone/>
              <wp:docPr id="221" name="Cuadro de texto 22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911860" cy="170815"/>
                      </a:xfrm>
                      <a:prstGeom prst="rect">
                        <a:avLst/>
                      </a:prstGeom>
                      <a:ln/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:rsidR="008840E3" w:rsidRDefault="008840E3">
                          <w:pPr>
                            <w:spacing w:after="0" w:line="240" w:lineRule="auto"/>
                            <w:rPr>
                              <w:color w:val="FFFFFF" w:themeColor="background1"/>
                            </w:rPr>
                          </w:pPr>
                          <w:r>
                            <w:fldChar w:fldCharType="begin"/>
                          </w:r>
                          <w:r w:rsidRPr="008840E3">
                            <w:instrText>PAGE   \* MERGEFORMAT</w:instrText>
                          </w:r>
                          <w:r>
                            <w:fldChar w:fldCharType="separate"/>
                          </w:r>
                          <w:r w:rsidR="00AD0CA7" w:rsidRPr="00AD0CA7">
                            <w:rPr>
                              <w:noProof/>
                              <w:color w:val="FFFFFF" w:themeColor="background1"/>
                            </w:rPr>
                            <w:t>1</w:t>
                          </w:r>
                          <w:r>
                            <w:rPr>
                              <w:color w:val="FFFFFF" w:themeColor="background1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91440" tIns="0" rIns="91440" bIns="0" anchor="ctr" anchorCtr="0" upright="1">
                      <a:spAutoFit/>
                    </wps:bodyPr>
                  </wps:wsp>
                </a:graphicData>
              </a:graphic>
              <wp14:sizeRelH relativeFrom="rightMargin">
                <wp14:pctWidth>10000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id="Cuadro de texto 221" o:spid="_x0000_s1027" type="#_x0000_t202" style="position:absolute;margin-left:20.6pt;margin-top:0;width:71.8pt;height:13.45pt;z-index:251659264;visibility:visible;mso-wrap-style:square;mso-width-percent:1000;mso-height-percent:0;mso-wrap-distance-left:9pt;mso-wrap-distance-top:0;mso-wrap-distance-right:9pt;mso-wrap-distance-bottom:0;mso-position-horizontal:right;mso-position-horizontal-relative:page;mso-position-vertical:center;mso-position-vertical-relative:top-margin-area;mso-width-percent:1000;mso-height-percent:0;mso-width-relative:right-margin-area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" o:allowincell="f" fillcolor="#5b9bd5 [3204]" strokecolor="#1f4d78 [1604]" strokeweight="1pt">
              <v:textbox style="mso-fit-shape-to-text:t" inset=",0,,0">
                <w:txbxContent>
                  <w:p w:rsidR="008840E3" w:rsidRDefault="008840E3">
                    <w:pPr>
                      <w:spacing w:after="0" w:line="240" w:lineRule="auto"/>
                      <w:rPr>
                        <w:color w:val="FFFFFF" w:themeColor="background1"/>
                      </w:rPr>
                    </w:pPr>
                    <w:r>
                      <w:fldChar w:fldCharType="begin"/>
                    </w:r>
                    <w:r w:rsidRPr="008840E3">
                      <w:instrText>PAGE   \* MERGEFORMAT</w:instrText>
                    </w:r>
                    <w:r>
                      <w:fldChar w:fldCharType="separate"/>
                    </w:r>
                    <w:r w:rsidR="00AD0CA7" w:rsidRPr="00AD0CA7">
                      <w:rPr>
                        <w:noProof/>
                        <w:color w:val="FFFFFF" w:themeColor="background1"/>
                      </w:rPr>
                      <w:t>1</w:t>
                    </w:r>
                    <w:r>
                      <w:rPr>
                        <w:color w:val="FFFFFF" w:themeColor="background1"/>
                      </w:rPr>
                      <w:fldChar w:fldCharType="end"/>
                    </w:r>
                  </w:p>
                </w:txbxContent>
              </v:textbox>
              <w10:wrap anchorx="page" anchory="margin"/>
            </v:shape>
          </w:pict>
        </mc:Fallback>
      </mc:AlternateConten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40E3"/>
    <w:rsid w:val="00047C13"/>
    <w:rsid w:val="000E1D9F"/>
    <w:rsid w:val="00217959"/>
    <w:rsid w:val="002674D9"/>
    <w:rsid w:val="00457456"/>
    <w:rsid w:val="00471B91"/>
    <w:rsid w:val="00484D67"/>
    <w:rsid w:val="004B4F9E"/>
    <w:rsid w:val="008840E3"/>
    <w:rsid w:val="008930EA"/>
    <w:rsid w:val="00912E07"/>
    <w:rsid w:val="009A47C5"/>
    <w:rsid w:val="00A022F6"/>
    <w:rsid w:val="00AD0CA7"/>
    <w:rsid w:val="00AD3FC3"/>
    <w:rsid w:val="00C0668D"/>
    <w:rsid w:val="00D31393"/>
    <w:rsid w:val="00DA0421"/>
    <w:rsid w:val="00DC222F"/>
    <w:rsid w:val="00EF7394"/>
    <w:rsid w:val="00F53D7B"/>
    <w:rsid w:val="00F81B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7E1D77ED-4F0E-446B-851D-728B7A135A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8840E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AD0CA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8840E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840E3"/>
  </w:style>
  <w:style w:type="paragraph" w:styleId="Piedepgina">
    <w:name w:val="footer"/>
    <w:basedOn w:val="Normal"/>
    <w:link w:val="PiedepginaCar"/>
    <w:uiPriority w:val="99"/>
    <w:unhideWhenUsed/>
    <w:rsid w:val="008840E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840E3"/>
  </w:style>
  <w:style w:type="character" w:customStyle="1" w:styleId="Ttulo2Car">
    <w:name w:val="Título 2 Car"/>
    <w:basedOn w:val="Fuentedeprrafopredeter"/>
    <w:link w:val="Ttulo2"/>
    <w:uiPriority w:val="9"/>
    <w:rsid w:val="008840E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Descripcin">
    <w:name w:val="caption"/>
    <w:basedOn w:val="Normal"/>
    <w:next w:val="Normal"/>
    <w:uiPriority w:val="35"/>
    <w:unhideWhenUsed/>
    <w:qFormat/>
    <w:rsid w:val="00A022F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A022F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81B2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81B28"/>
    <w:rPr>
      <w:rFonts w:ascii="Segoe UI" w:hAnsi="Segoe UI" w:cs="Segoe UI"/>
      <w:sz w:val="18"/>
      <w:szCs w:val="18"/>
    </w:rPr>
  </w:style>
  <w:style w:type="character" w:customStyle="1" w:styleId="Ttulo3Car">
    <w:name w:val="Título 3 Car"/>
    <w:basedOn w:val="Fuentedeprrafopredeter"/>
    <w:link w:val="Ttulo3"/>
    <w:uiPriority w:val="9"/>
    <w:rsid w:val="00AD0CA7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8681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828C8B-E9A5-4A11-A3B0-06DCE904DD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9</TotalTime>
  <Pages>2</Pages>
  <Words>498</Words>
  <Characters>2740</Characters>
  <Application>Microsoft Office Word</Application>
  <DocSecurity>0</DocSecurity>
  <Lines>22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uel Alarcón Granero</dc:creator>
  <cp:keywords/>
  <dc:description/>
  <cp:lastModifiedBy>Manuel Alarcón Granero</cp:lastModifiedBy>
  <cp:revision>6</cp:revision>
  <dcterms:created xsi:type="dcterms:W3CDTF">2015-06-22T19:15:00Z</dcterms:created>
  <dcterms:modified xsi:type="dcterms:W3CDTF">2015-06-27T1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.alarcon@alumnos.upm.es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